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2B4C3B3" w14:textId="77777777" w:rsidR="00E81978" w:rsidRDefault="00E81978" w:rsidP="00B823AA">
      <w:pPr>
        <w:pStyle w:val="Title2"/>
      </w:pPr>
      <w:bookmarkStart w:id="0" w:name="_GoBack"/>
      <w:bookmarkEnd w:id="0"/>
    </w:p>
    <w:p w14:paraId="1BC49CE5" w14:textId="77777777" w:rsidR="00E81978" w:rsidRDefault="00BB02B9" w:rsidP="002A6250">
      <w:pPr>
        <w:tabs>
          <w:tab w:val="left" w:pos="6570"/>
        </w:tabs>
      </w:pPr>
      <w:r>
        <w:tab/>
      </w:r>
    </w:p>
    <w:p w14:paraId="60C3C233" w14:textId="77777777" w:rsidR="007F064E" w:rsidRDefault="007F064E" w:rsidP="002F170D"/>
    <w:p w14:paraId="50FE0388" w14:textId="77777777"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14:paraId="3BDA4C8D" w14:textId="77777777" w:rsidR="00B02434" w:rsidRPr="00D70916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</w:rPr>
      </w:pPr>
    </w:p>
    <w:p w14:paraId="40B79663" w14:textId="77777777" w:rsidR="00B02434" w:rsidRPr="00130A27" w:rsidRDefault="00B02434" w:rsidP="00130A27">
      <w:pPr>
        <w:ind w:left="720" w:firstLine="0"/>
        <w:jc w:val="center"/>
      </w:pPr>
    </w:p>
    <w:p w14:paraId="5E1133A6" w14:textId="77777777" w:rsidR="00130A27" w:rsidRPr="00130A27" w:rsidRDefault="00BB02B9" w:rsidP="00130A27">
      <w:pPr>
        <w:ind w:left="720" w:firstLine="0"/>
        <w:jc w:val="center"/>
      </w:pPr>
      <w:r w:rsidRPr="00130A27">
        <w:t>Effective teaming</w:t>
      </w:r>
    </w:p>
    <w:p w14:paraId="54F73F6B" w14:textId="77777777" w:rsidR="00130A27" w:rsidRPr="00130A27" w:rsidRDefault="00BB02B9" w:rsidP="00130A27">
      <w:pPr>
        <w:ind w:left="720" w:firstLine="0"/>
        <w:jc w:val="center"/>
      </w:pPr>
      <w:r w:rsidRPr="00130A27">
        <w:t>Author name</w:t>
      </w:r>
    </w:p>
    <w:p w14:paraId="2C48DD17" w14:textId="77777777" w:rsidR="00130A27" w:rsidRPr="00130A27" w:rsidRDefault="00BB02B9" w:rsidP="00130A27">
      <w:pPr>
        <w:ind w:left="720" w:firstLine="0"/>
        <w:jc w:val="center"/>
      </w:pPr>
      <w:r w:rsidRPr="00130A27">
        <w:t>Affiliation</w:t>
      </w:r>
    </w:p>
    <w:p w14:paraId="02568072" w14:textId="77777777" w:rsidR="00B02434" w:rsidRDefault="00BB02B9" w:rsidP="00B02434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</w:p>
    <w:p w14:paraId="4B8A34A9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1013076C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4510846A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25B4A99B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1EDB63A5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618A7D97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19010318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56E05F26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78AF0DD1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6EB20309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3E2B50B4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1EC3DA8A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5AA3AF1B" w14:textId="77777777" w:rsidR="00130A27" w:rsidRPr="00130A27" w:rsidRDefault="00130A27" w:rsidP="00CC27D0">
      <w:pPr>
        <w:ind w:firstLine="0"/>
        <w:rPr>
          <w:color w:val="FF0000"/>
        </w:rPr>
      </w:pPr>
    </w:p>
    <w:p w14:paraId="548189E1" w14:textId="77777777" w:rsidR="00ED2538" w:rsidRPr="00ED2538" w:rsidRDefault="00BB02B9" w:rsidP="00ED2538">
      <w:r>
        <w:lastRenderedPageBreak/>
        <w:t xml:space="preserve">When people </w:t>
      </w:r>
      <w:r w:rsidR="00786144">
        <w:t xml:space="preserve">work to attain the common goals </w:t>
      </w:r>
      <w:r>
        <w:t>teams are formed.</w:t>
      </w:r>
      <w:r w:rsidR="00CF77B0">
        <w:t xml:space="preserve"> Teams</w:t>
      </w:r>
      <w:r w:rsidR="00DC01BA">
        <w:t xml:space="preserve"> can promote problem-solving and have</w:t>
      </w:r>
      <w:r w:rsidR="00CF77B0">
        <w:t xml:space="preserve"> </w:t>
      </w:r>
      <w:r w:rsidR="00DF16E1">
        <w:t>positive</w:t>
      </w:r>
      <w:r w:rsidR="00CF77B0">
        <w:t xml:space="preserve"> </w:t>
      </w:r>
      <w:r w:rsidR="00DF16E1">
        <w:t>synergy</w:t>
      </w:r>
      <w:r w:rsidR="00CF77B0">
        <w:t xml:space="preserve"> and are the source </w:t>
      </w:r>
      <w:r w:rsidR="00DF16E1">
        <w:t>of</w:t>
      </w:r>
      <w:r w:rsidR="00CF77B0">
        <w:t xml:space="preserve"> people motivation to </w:t>
      </w:r>
      <w:r w:rsidR="00DF16E1">
        <w:t>obtain a certain</w:t>
      </w:r>
      <w:r w:rsidR="00CF77B0">
        <w:t xml:space="preserve"> goal.</w:t>
      </w:r>
      <w:r w:rsidR="008135AB">
        <w:t xml:space="preserve"> People learn from each other and their feeling</w:t>
      </w:r>
      <w:r w:rsidR="00611C06">
        <w:t>s</w:t>
      </w:r>
      <w:r w:rsidR="008135AB">
        <w:t xml:space="preserve"> of belongingness </w:t>
      </w:r>
      <w:r w:rsidR="00C359CB">
        <w:t xml:space="preserve">to </w:t>
      </w:r>
      <w:r w:rsidR="008135AB">
        <w:t>increase their efficiency.</w:t>
      </w:r>
      <w:r w:rsidR="00B151A5">
        <w:t xml:space="preserve"> </w:t>
      </w:r>
      <w:r w:rsidR="00426FD5">
        <w:t>However, not all teams are efficient and result in synergy. Different barriers are present that need to ov</w:t>
      </w:r>
      <w:r w:rsidR="00426FD5" w:rsidRPr="00ED2538">
        <w:t xml:space="preserve">ercome to </w:t>
      </w:r>
      <w:r w:rsidR="00366747" w:rsidRPr="00ED2538">
        <w:t>become an effective team.</w:t>
      </w:r>
      <w:r w:rsidRPr="00ED2538">
        <w:t xml:space="preserve"> This paper will discuss different strategies that can be used to overcome the barriers to effective </w:t>
      </w:r>
      <w:r w:rsidRPr="00CC27D0">
        <w:t>teaming</w:t>
      </w:r>
      <w:r w:rsidR="000738DB" w:rsidRPr="00CC27D0">
        <w:t xml:space="preserve"> as well as the actions that </w:t>
      </w:r>
      <w:r w:rsidR="00CC27D0" w:rsidRPr="00CC27D0">
        <w:t>would improve team performance.</w:t>
      </w:r>
      <w:r w:rsidR="006364B8">
        <w:rPr>
          <w:color w:val="FF0000"/>
        </w:rPr>
        <w:t> </w:t>
      </w:r>
    </w:p>
    <w:p w14:paraId="08936C3C" w14:textId="77777777" w:rsidR="008D60DB" w:rsidRPr="00632CF0" w:rsidRDefault="00BB02B9" w:rsidP="00632CF0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eams are formed to share the burden of responsibilities among different </w:t>
      </w:r>
      <w:r w:rsidR="00C763FA">
        <w:rPr>
          <w:rFonts w:ascii="Times New Roman" w:hAnsi="Times New Roman" w:cs="Times New Roman"/>
        </w:rPr>
        <w:t xml:space="preserve">people. For example, in cross-functional teams, there are different members with different specializations. </w:t>
      </w:r>
      <w:r w:rsidR="00632CF0">
        <w:rPr>
          <w:rFonts w:ascii="Times New Roman" w:hAnsi="Times New Roman" w:cs="Times New Roman"/>
        </w:rPr>
        <w:t>They are part of a team to assist in their area of specializations</w:t>
      </w:r>
      <w:r w:rsidR="00A9547E">
        <w:rPr>
          <w:rFonts w:ascii="Times New Roman" w:hAnsi="Times New Roman" w:cs="Times New Roman"/>
        </w:rPr>
        <w:t xml:space="preserve"> </w:t>
      </w:r>
      <w:r w:rsidR="00A9547E">
        <w:rPr>
          <w:rFonts w:ascii="Times New Roman" w:hAnsi="Times New Roman" w:cs="Times New Roman"/>
        </w:rPr>
        <w:fldChar w:fldCharType="begin"/>
      </w:r>
      <w:r w:rsidR="00A9547E">
        <w:rPr>
          <w:rFonts w:ascii="Times New Roman" w:hAnsi="Times New Roman" w:cs="Times New Roman"/>
        </w:rPr>
        <w:instrText xml:space="preserve"> ADDIN ZOTERO_ITEM CSL_CITATION {"citationID":"PutdhKUi","properties":{"formattedCitation":"(Wheelan, 2014)","plainCitation":"(Wheelan, 2014)","noteIndex":0},"citationItems":[{"id":2328,"uris":["http://zotero.org/users/local/KZl8ZL3A/items/43NZA4IA"],"uri":["http://zotero.org/users/local/KZl8ZL3A/items/43NZA4IA"],"itemData":{"id":2328,"type":"book","title":"Creating effective teams: A guide for members and leaders","publisher":"Sage Publications","ISBN":"1-4833-9099-3","author":[{"family":"Wheelan","given":"Susan A."}],"issued":{"date-parts":[["2014"]]}}}],"schema":"https://github.com/citation-style-language/schema/raw/master/csl-citation.json"} </w:instrText>
      </w:r>
      <w:r w:rsidR="00A9547E">
        <w:rPr>
          <w:rFonts w:ascii="Times New Roman" w:hAnsi="Times New Roman" w:cs="Times New Roman"/>
        </w:rPr>
        <w:fldChar w:fldCharType="separate"/>
      </w:r>
      <w:r w:rsidR="00A9547E" w:rsidRPr="00A9547E">
        <w:rPr>
          <w:rFonts w:ascii="Times New Roman" w:hAnsi="Times New Roman" w:cs="Times New Roman"/>
        </w:rPr>
        <w:t>(Wheelan, 2014)</w:t>
      </w:r>
      <w:r w:rsidR="00A9547E">
        <w:rPr>
          <w:rFonts w:ascii="Times New Roman" w:hAnsi="Times New Roman" w:cs="Times New Roman"/>
        </w:rPr>
        <w:fldChar w:fldCharType="end"/>
      </w:r>
      <w:r w:rsidR="00632CF0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However, not all members of tea</w:t>
      </w:r>
      <w:r w:rsidRPr="00DC4C56">
        <w:t>mwork equally. There must be clear communication of responsibilities to team members to increase the effectiveness of the team</w:t>
      </w:r>
      <w:r w:rsidRPr="004D3736">
        <w:t>.</w:t>
      </w:r>
      <w:r w:rsidR="00063882" w:rsidRPr="004D3736">
        <w:t xml:space="preserve"> </w:t>
      </w:r>
      <w:r w:rsidRPr="004D3736">
        <w:t xml:space="preserve">It is also </w:t>
      </w:r>
      <w:r w:rsidR="005731A0" w:rsidRPr="004D3736">
        <w:t>essential to assign roles and responsibilities</w:t>
      </w:r>
      <w:r w:rsidR="00CF61C1" w:rsidRPr="004D3736">
        <w:t xml:space="preserve"> </w:t>
      </w:r>
      <w:r w:rsidR="005731A0" w:rsidRPr="004D3736">
        <w:t xml:space="preserve">to </w:t>
      </w:r>
      <w:r w:rsidR="00CF61C1" w:rsidRPr="004D3736">
        <w:t>members</w:t>
      </w:r>
      <w:r w:rsidR="005731A0" w:rsidRPr="004D3736">
        <w:t xml:space="preserve"> according to </w:t>
      </w:r>
      <w:r w:rsidR="00CF61C1" w:rsidRPr="004D3736">
        <w:t xml:space="preserve">their interest </w:t>
      </w:r>
      <w:r w:rsidRPr="004D3736">
        <w:rPr>
          <w:lang w:eastAsia="en-US"/>
        </w:rPr>
        <w:t>and specializations</w:t>
      </w:r>
      <w:r w:rsidR="00CF61C1" w:rsidRPr="004D3736">
        <w:t xml:space="preserve"> so they can perform</w:t>
      </w:r>
      <w:r w:rsidR="00CF61C1">
        <w:rPr>
          <w:lang w:eastAsia="en-US"/>
        </w:rPr>
        <w:t xml:space="preserve"> well</w:t>
      </w:r>
      <w:r w:rsidR="004D3736">
        <w:rPr>
          <w:lang w:eastAsia="en-US"/>
        </w:rPr>
        <w:t xml:space="preserve"> </w:t>
      </w:r>
      <w:r w:rsidR="004D3736">
        <w:rPr>
          <w:lang w:eastAsia="en-US"/>
        </w:rPr>
        <w:fldChar w:fldCharType="begin"/>
      </w:r>
      <w:r w:rsidR="004D3736">
        <w:rPr>
          <w:lang w:eastAsia="en-US"/>
        </w:rPr>
        <w:instrText xml:space="preserve"> ADDIN ZOTERO_ITEM CSL_CITATION {"citationID":"tRoOi4rC","properties":{"formattedCitation":"(Lorinkova &amp; Perry, 2017)","plainCitation":"(Lorinkova &amp; Perry, 2017)","noteIndex":0},"citationItems":[{"id":2329,"uris":["http://zotero.org/users/local/KZl8ZL3A/items/A2IHQGCL"],"uri":["http://zotero.org/users/local/KZl8ZL3A/items/A2IHQGCL"],"itemData":{"id":2329,"type":"article-journal","title":"When is empowerment effective? The role of leader-leader exchange in empowering leadership, cynicism, and time theft","container-title":"Journal of Management","page":"1631-1654","volume":"43","issue":"5","author":[{"family":"Lorinkova","given":"Natalia M."},{"family":"Perry","given":"Sara Jansen"}],"issued":{"date-parts":[["2017"]]}}}],"schema":"https://github.com/citation-style-language/schema/raw/master/csl-citation.json"} </w:instrText>
      </w:r>
      <w:r w:rsidR="004D3736">
        <w:rPr>
          <w:lang w:eastAsia="en-US"/>
        </w:rPr>
        <w:fldChar w:fldCharType="separate"/>
      </w:r>
      <w:r w:rsidR="004D3736" w:rsidRPr="004D3736">
        <w:rPr>
          <w:rFonts w:ascii="Times New Roman" w:hAnsi="Times New Roman" w:cs="Times New Roman"/>
        </w:rPr>
        <w:t>(Lorinkova &amp; Perry, 2017)</w:t>
      </w:r>
      <w:r w:rsidR="004D3736">
        <w:rPr>
          <w:lang w:eastAsia="en-US"/>
        </w:rPr>
        <w:fldChar w:fldCharType="end"/>
      </w:r>
      <w:r w:rsidR="00CF61C1">
        <w:rPr>
          <w:lang w:eastAsia="en-US"/>
        </w:rPr>
        <w:t>.</w:t>
      </w:r>
    </w:p>
    <w:p w14:paraId="1AABF811" w14:textId="77777777" w:rsidR="001E4F4F" w:rsidRPr="004907BB" w:rsidRDefault="00BB02B9" w:rsidP="004907BB">
      <w:r>
        <w:rPr>
          <w:rFonts w:ascii="Times New Roman" w:hAnsi="Times New Roman" w:cs="Times New Roman"/>
        </w:rPr>
        <w:t>Moreover, team members must understand the importance of working coll</w:t>
      </w:r>
      <w:r w:rsidRPr="00063882">
        <w:t xml:space="preserve">ectively. They must not give preference to their </w:t>
      </w:r>
      <w:r w:rsidR="00D87073" w:rsidRPr="00063882">
        <w:rPr>
          <w:lang w:eastAsia="en-US"/>
        </w:rPr>
        <w:t>personal interests t</w:t>
      </w:r>
      <w:r w:rsidRPr="00063882">
        <w:t>o team collective interests.</w:t>
      </w:r>
      <w:r w:rsidR="00724767">
        <w:t xml:space="preserve"> In this way, they will achieve the purpose of team formation. </w:t>
      </w:r>
      <w:r w:rsidR="006364B8">
        <w:t xml:space="preserve">In addition, effective communication is </w:t>
      </w:r>
      <w:r w:rsidR="006364B8" w:rsidRPr="00956EB3">
        <w:t>essential for effective teaming</w:t>
      </w:r>
      <w:r w:rsidR="00956EB3" w:rsidRPr="00956EB3">
        <w:t>. Poor communication result in breakdowns</w:t>
      </w:r>
      <w:r w:rsidRPr="00956EB3">
        <w:t xml:space="preserve"> that </w:t>
      </w:r>
      <w:r w:rsidR="00956EB3" w:rsidRPr="00956EB3">
        <w:t>impede</w:t>
      </w:r>
      <w:r w:rsidRPr="00956EB3">
        <w:t xml:space="preserve"> team </w:t>
      </w:r>
      <w:r w:rsidR="00956EB3" w:rsidRPr="00956EB3">
        <w:t>progress.</w:t>
      </w:r>
      <w:r w:rsidR="00956EB3">
        <w:t xml:space="preserve"> If </w:t>
      </w:r>
      <w:r w:rsidR="00F2151C">
        <w:t>members</w:t>
      </w:r>
      <w:r w:rsidR="00956EB3">
        <w:t xml:space="preserve"> are not </w:t>
      </w:r>
      <w:r w:rsidR="00F2151C">
        <w:t>communicating</w:t>
      </w:r>
      <w:r w:rsidR="00956EB3">
        <w:t xml:space="preserve"> </w:t>
      </w:r>
      <w:r w:rsidR="00F2151C" w:rsidRPr="004907BB">
        <w:t>effectively</w:t>
      </w:r>
      <w:r w:rsidR="00956EB3" w:rsidRPr="004907BB">
        <w:t xml:space="preserve"> they </w:t>
      </w:r>
      <w:r w:rsidR="00F2151C" w:rsidRPr="004907BB">
        <w:t>will not understand team requirement and will not be ab</w:t>
      </w:r>
      <w:r w:rsidR="00582665" w:rsidRPr="004907BB">
        <w:t>l</w:t>
      </w:r>
      <w:r w:rsidR="00F2151C" w:rsidRPr="004907BB">
        <w:t xml:space="preserve">e to </w:t>
      </w:r>
      <w:r w:rsidR="00582665" w:rsidRPr="004907BB">
        <w:t>attain</w:t>
      </w:r>
      <w:r w:rsidR="00F2151C" w:rsidRPr="004907BB">
        <w:t xml:space="preserve"> the team purpose.</w:t>
      </w:r>
    </w:p>
    <w:p w14:paraId="5258557A" w14:textId="77777777" w:rsidR="003177DF" w:rsidRDefault="00BB02B9" w:rsidP="00426D70">
      <w:r w:rsidRPr="004907BB">
        <w:t xml:space="preserve">Similarly, </w:t>
      </w:r>
      <w:r>
        <w:t xml:space="preserve">teams are formed of members of different personalities. </w:t>
      </w:r>
      <w:r w:rsidRPr="004907BB">
        <w:t xml:space="preserve">Team </w:t>
      </w:r>
      <w:r w:rsidR="00550BA0" w:rsidRPr="004907BB">
        <w:t>member’s</w:t>
      </w:r>
      <w:r w:rsidRPr="004907BB">
        <w:t xml:space="preserve"> attitude also matters a l</w:t>
      </w:r>
      <w:r>
        <w:t xml:space="preserve">ot in its effectiveness. </w:t>
      </w:r>
      <w:r w:rsidR="00550BA0" w:rsidRPr="004907BB">
        <w:t xml:space="preserve"> There are some team members who have</w:t>
      </w:r>
      <w:r w:rsidR="001E73CA" w:rsidRPr="004907BB">
        <w:t xml:space="preserve"> dominating personalities. Their arrogant</w:t>
      </w:r>
      <w:r w:rsidR="00550BA0" w:rsidRPr="004907BB">
        <w:t xml:space="preserve"> behavior </w:t>
      </w:r>
      <w:r w:rsidR="001E73CA" w:rsidRPr="004907BB">
        <w:t xml:space="preserve">affects teams and reduces their efficiency. </w:t>
      </w:r>
      <w:r w:rsidR="00E432A5">
        <w:lastRenderedPageBreak/>
        <w:t xml:space="preserve">When this result in disagreement then there are conflicts in teams. </w:t>
      </w:r>
      <w:r w:rsidR="00426D70">
        <w:t xml:space="preserve">These must be managed timely when they arise. One way of this can be the </w:t>
      </w:r>
      <w:r w:rsidR="004907BB" w:rsidRPr="004907BB">
        <w:t>equitable participation</w:t>
      </w:r>
      <w:r w:rsidR="00426D70">
        <w:t xml:space="preserve"> of team members </w:t>
      </w:r>
      <w:r w:rsidR="004907BB" w:rsidRPr="004907BB">
        <w:t>as it will improve their effectiveness.</w:t>
      </w:r>
      <w:r w:rsidR="004907BB">
        <w:t xml:space="preserve"> </w:t>
      </w:r>
    </w:p>
    <w:p w14:paraId="21D41718" w14:textId="77777777" w:rsidR="003177DF" w:rsidRDefault="003177DF" w:rsidP="004907BB"/>
    <w:p w14:paraId="6086AB2A" w14:textId="77777777" w:rsidR="003177DF" w:rsidRPr="00E432A5" w:rsidRDefault="003177DF" w:rsidP="00E432A5">
      <w:pPr>
        <w:ind w:left="720" w:firstLine="0"/>
      </w:pPr>
    </w:p>
    <w:p w14:paraId="296153FC" w14:textId="77777777" w:rsidR="004907BB" w:rsidRPr="004907BB" w:rsidRDefault="004907BB" w:rsidP="004907BB">
      <w:pPr>
        <w:rPr>
          <w:highlight w:val="yellow"/>
        </w:rPr>
      </w:pPr>
    </w:p>
    <w:p w14:paraId="15DFA957" w14:textId="77777777" w:rsidR="004907BB" w:rsidRPr="001E73CA" w:rsidRDefault="004907BB" w:rsidP="005772F1">
      <w:pPr>
        <w:jc w:val="both"/>
        <w:rPr>
          <w:rFonts w:ascii="Georgia" w:hAnsi="Georgia"/>
          <w:color w:val="333333"/>
          <w:sz w:val="21"/>
          <w:szCs w:val="21"/>
          <w:highlight w:val="yellow"/>
        </w:rPr>
      </w:pPr>
    </w:p>
    <w:p w14:paraId="40702A53" w14:textId="77777777" w:rsidR="00F41F5B" w:rsidRDefault="00F41F5B" w:rsidP="00956EB3">
      <w:pPr>
        <w:jc w:val="both"/>
      </w:pPr>
    </w:p>
    <w:p w14:paraId="2A148314" w14:textId="77777777" w:rsidR="00F41F5B" w:rsidRDefault="00F41F5B" w:rsidP="00956EB3">
      <w:pPr>
        <w:jc w:val="both"/>
      </w:pPr>
    </w:p>
    <w:p w14:paraId="6FF55055" w14:textId="77777777" w:rsidR="00F2151C" w:rsidRPr="00956EB3" w:rsidRDefault="00F2151C" w:rsidP="00956EB3">
      <w:pPr>
        <w:jc w:val="both"/>
      </w:pPr>
    </w:p>
    <w:p w14:paraId="3117C451" w14:textId="77777777" w:rsidR="00956EB3" w:rsidRPr="00956EB3" w:rsidRDefault="00956EB3" w:rsidP="00956EB3">
      <w:pPr>
        <w:jc w:val="both"/>
      </w:pPr>
    </w:p>
    <w:p w14:paraId="77D31F94" w14:textId="77777777" w:rsidR="00CF77B0" w:rsidRDefault="00CF77B0" w:rsidP="00B02434">
      <w:pPr>
        <w:jc w:val="both"/>
        <w:rPr>
          <w:rFonts w:ascii="Times New Roman" w:hAnsi="Times New Roman" w:cs="Times New Roman"/>
        </w:rPr>
      </w:pPr>
    </w:p>
    <w:p w14:paraId="796F6DE5" w14:textId="77777777" w:rsidR="00BE33B2" w:rsidRDefault="00BE33B2" w:rsidP="00B02434">
      <w:pPr>
        <w:jc w:val="both"/>
        <w:rPr>
          <w:rFonts w:ascii="Times New Roman" w:hAnsi="Times New Roman" w:cs="Times New Roman"/>
        </w:rPr>
      </w:pPr>
    </w:p>
    <w:p w14:paraId="42D7D138" w14:textId="77777777" w:rsidR="00426D70" w:rsidRDefault="00426D70" w:rsidP="00B02434">
      <w:pPr>
        <w:jc w:val="both"/>
        <w:rPr>
          <w:rFonts w:ascii="Times New Roman" w:hAnsi="Times New Roman" w:cs="Times New Roman"/>
        </w:rPr>
      </w:pPr>
    </w:p>
    <w:p w14:paraId="6C8221E4" w14:textId="77777777" w:rsidR="00426D70" w:rsidRDefault="00426D70" w:rsidP="00B02434">
      <w:pPr>
        <w:jc w:val="both"/>
        <w:rPr>
          <w:rFonts w:ascii="Times New Roman" w:hAnsi="Times New Roman" w:cs="Times New Roman"/>
        </w:rPr>
      </w:pPr>
    </w:p>
    <w:p w14:paraId="575B0BC8" w14:textId="77777777" w:rsidR="00426D70" w:rsidRDefault="00426D70" w:rsidP="00B02434">
      <w:pPr>
        <w:jc w:val="both"/>
        <w:rPr>
          <w:rFonts w:ascii="Times New Roman" w:hAnsi="Times New Roman" w:cs="Times New Roman"/>
        </w:rPr>
      </w:pPr>
    </w:p>
    <w:p w14:paraId="5ADFDD7C" w14:textId="77777777" w:rsidR="00426D70" w:rsidRDefault="00426D70" w:rsidP="00B02434">
      <w:pPr>
        <w:jc w:val="both"/>
        <w:rPr>
          <w:rFonts w:ascii="Times New Roman" w:hAnsi="Times New Roman" w:cs="Times New Roman"/>
        </w:rPr>
      </w:pPr>
    </w:p>
    <w:p w14:paraId="5940B21D" w14:textId="77777777" w:rsidR="00426D70" w:rsidRDefault="00426D70" w:rsidP="00B02434">
      <w:pPr>
        <w:jc w:val="both"/>
        <w:rPr>
          <w:rFonts w:ascii="Times New Roman" w:hAnsi="Times New Roman" w:cs="Times New Roman"/>
        </w:rPr>
      </w:pPr>
    </w:p>
    <w:p w14:paraId="21FDFB19" w14:textId="77777777" w:rsidR="00426D70" w:rsidRDefault="00426D70" w:rsidP="00B02434">
      <w:pPr>
        <w:jc w:val="both"/>
        <w:rPr>
          <w:rFonts w:ascii="Times New Roman" w:hAnsi="Times New Roman" w:cs="Times New Roman"/>
        </w:rPr>
      </w:pPr>
    </w:p>
    <w:p w14:paraId="2796AB86" w14:textId="77777777" w:rsidR="00426D70" w:rsidRDefault="00426D70" w:rsidP="00B02434">
      <w:pPr>
        <w:jc w:val="both"/>
        <w:rPr>
          <w:rFonts w:ascii="Times New Roman" w:hAnsi="Times New Roman" w:cs="Times New Roman"/>
        </w:rPr>
      </w:pPr>
    </w:p>
    <w:p w14:paraId="5A3F0B6B" w14:textId="77777777" w:rsidR="00426D70" w:rsidRDefault="00426D70" w:rsidP="00B02434">
      <w:pPr>
        <w:jc w:val="both"/>
        <w:rPr>
          <w:rFonts w:ascii="Times New Roman" w:hAnsi="Times New Roman" w:cs="Times New Roman"/>
        </w:rPr>
      </w:pPr>
    </w:p>
    <w:p w14:paraId="3FA5FC9C" w14:textId="77777777" w:rsidR="00426D70" w:rsidRDefault="00426D70" w:rsidP="00B02434">
      <w:pPr>
        <w:jc w:val="both"/>
        <w:rPr>
          <w:rFonts w:ascii="Times New Roman" w:hAnsi="Times New Roman" w:cs="Times New Roman"/>
        </w:rPr>
      </w:pPr>
    </w:p>
    <w:p w14:paraId="5DD8C65C" w14:textId="77777777" w:rsidR="00426D70" w:rsidRDefault="00426D70" w:rsidP="00B02434">
      <w:pPr>
        <w:jc w:val="both"/>
        <w:rPr>
          <w:rFonts w:ascii="Times New Roman" w:hAnsi="Times New Roman" w:cs="Times New Roman"/>
        </w:rPr>
      </w:pPr>
    </w:p>
    <w:p w14:paraId="603EA185" w14:textId="77777777" w:rsidR="00426D70" w:rsidRDefault="00426D70" w:rsidP="00B02434">
      <w:pPr>
        <w:jc w:val="both"/>
        <w:rPr>
          <w:rFonts w:ascii="Times New Roman" w:hAnsi="Times New Roman" w:cs="Times New Roman"/>
        </w:rPr>
      </w:pPr>
    </w:p>
    <w:p w14:paraId="5DC74CF2" w14:textId="77777777" w:rsidR="00B909B7" w:rsidRDefault="00B909B7" w:rsidP="00B02434">
      <w:pPr>
        <w:jc w:val="both"/>
        <w:rPr>
          <w:rFonts w:ascii="Times New Roman" w:hAnsi="Times New Roman" w:cs="Times New Roman"/>
        </w:rPr>
      </w:pPr>
    </w:p>
    <w:p w14:paraId="41DFD3C1" w14:textId="77777777" w:rsidR="00EE35C0" w:rsidRDefault="00EE35C0" w:rsidP="002A6250">
      <w:pPr>
        <w:ind w:firstLine="0"/>
        <w:jc w:val="both"/>
        <w:outlineLvl w:val="0"/>
        <w:rPr>
          <w:rFonts w:ascii="Times New Roman" w:hAnsi="Times New Roman" w:cs="Times New Roman"/>
        </w:rPr>
      </w:pPr>
    </w:p>
    <w:p w14:paraId="42CB65E9" w14:textId="77777777" w:rsidR="00B02434" w:rsidRDefault="00BB02B9" w:rsidP="00B02434">
      <w:pPr>
        <w:ind w:left="2160"/>
        <w:jc w:val="both"/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References </w:t>
      </w:r>
    </w:p>
    <w:p w14:paraId="10116A79" w14:textId="77777777" w:rsidR="004D3736" w:rsidRPr="004D3736" w:rsidRDefault="00BB02B9" w:rsidP="004D3736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4D3736">
        <w:rPr>
          <w:rFonts w:ascii="Times New Roman" w:hAnsi="Times New Roman" w:cs="Times New Roman"/>
        </w:rPr>
        <w:t xml:space="preserve">Lorinkova, N. M., &amp; Perry, S. J. (2017). When is empowerment effective? The role of leader-leader exchange in empowering leadership, cynicism, and time theft. </w:t>
      </w:r>
      <w:r w:rsidRPr="004D3736">
        <w:rPr>
          <w:rFonts w:ascii="Times New Roman" w:hAnsi="Times New Roman" w:cs="Times New Roman"/>
          <w:i/>
          <w:iCs/>
        </w:rPr>
        <w:t>Journal of Management</w:t>
      </w:r>
      <w:r w:rsidRPr="004D3736">
        <w:rPr>
          <w:rFonts w:ascii="Times New Roman" w:hAnsi="Times New Roman" w:cs="Times New Roman"/>
        </w:rPr>
        <w:t xml:space="preserve">, </w:t>
      </w:r>
      <w:r w:rsidRPr="004D3736">
        <w:rPr>
          <w:rFonts w:ascii="Times New Roman" w:hAnsi="Times New Roman" w:cs="Times New Roman"/>
          <w:i/>
          <w:iCs/>
        </w:rPr>
        <w:t>43</w:t>
      </w:r>
      <w:r w:rsidRPr="004D3736">
        <w:rPr>
          <w:rFonts w:ascii="Times New Roman" w:hAnsi="Times New Roman" w:cs="Times New Roman"/>
        </w:rPr>
        <w:t>(5), 1631–1654.</w:t>
      </w:r>
    </w:p>
    <w:p w14:paraId="072E5ABC" w14:textId="77777777" w:rsidR="004D3736" w:rsidRPr="004D3736" w:rsidRDefault="00BB02B9" w:rsidP="004D3736">
      <w:pPr>
        <w:pStyle w:val="Bibliography"/>
        <w:rPr>
          <w:rFonts w:ascii="Times New Roman" w:hAnsi="Times New Roman" w:cs="Times New Roman"/>
        </w:rPr>
      </w:pPr>
      <w:r w:rsidRPr="004D3736">
        <w:rPr>
          <w:rFonts w:ascii="Times New Roman" w:hAnsi="Times New Roman" w:cs="Times New Roman"/>
        </w:rPr>
        <w:t xml:space="preserve">Wheelan, S. A. (2014). </w:t>
      </w:r>
      <w:r w:rsidRPr="004D3736">
        <w:rPr>
          <w:rFonts w:ascii="Times New Roman" w:hAnsi="Times New Roman" w:cs="Times New Roman"/>
          <w:i/>
          <w:iCs/>
        </w:rPr>
        <w:t>Creating effective teams: A guide for members and leaders</w:t>
      </w:r>
      <w:r w:rsidRPr="004D3736">
        <w:rPr>
          <w:rFonts w:ascii="Times New Roman" w:hAnsi="Times New Roman" w:cs="Times New Roman"/>
        </w:rPr>
        <w:t>. Sage Publications.</w:t>
      </w:r>
    </w:p>
    <w:p w14:paraId="185B894F" w14:textId="77777777" w:rsidR="002F170D" w:rsidRPr="002F170D" w:rsidRDefault="00BB02B9" w:rsidP="00E56282">
      <w:pPr>
        <w:ind w:firstLine="0"/>
      </w:pPr>
      <w:r>
        <w:fldChar w:fldCharType="end"/>
      </w:r>
    </w:p>
    <w:sectPr w:rsidR="002F170D" w:rsidRPr="002F170D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05C0234" w14:textId="77777777" w:rsidR="008F6BCC" w:rsidRDefault="008F6BCC">
      <w:pPr>
        <w:spacing w:line="240" w:lineRule="auto"/>
      </w:pPr>
      <w:r>
        <w:separator/>
      </w:r>
    </w:p>
  </w:endnote>
  <w:endnote w:type="continuationSeparator" w:id="0">
    <w:p w14:paraId="2BEED822" w14:textId="77777777" w:rsidR="008F6BCC" w:rsidRDefault="008F6BC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E7076F5" w14:textId="77777777" w:rsidR="008F6BCC" w:rsidRDefault="008F6BCC">
      <w:pPr>
        <w:spacing w:line="240" w:lineRule="auto"/>
      </w:pPr>
      <w:r>
        <w:separator/>
      </w:r>
    </w:p>
  </w:footnote>
  <w:footnote w:type="continuationSeparator" w:id="0">
    <w:p w14:paraId="008B940A" w14:textId="77777777" w:rsidR="008F6BCC" w:rsidRDefault="008F6BC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F76BD5B" w14:textId="77777777" w:rsidR="00E81978" w:rsidRPr="00A7206D" w:rsidRDefault="00BB02B9">
    <w:pPr>
      <w:pStyle w:val="Header"/>
      <w:rPr>
        <w:rFonts w:ascii="Times New Roman" w:hAnsi="Times New Roman" w:cs="Times New Roman"/>
      </w:rPr>
    </w:pPr>
    <w:r>
      <w:rPr>
        <w:rFonts w:ascii="Times New Roman" w:hAnsi="Times New Roman" w:cs="Times New Roman"/>
      </w:rPr>
      <w:t>HRM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002DC5F" w14:textId="77777777" w:rsidR="008B69FF" w:rsidRPr="008B69FF" w:rsidRDefault="00BB02B9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1C76CC">
      <w:rPr>
        <w:rFonts w:ascii="Times New Roman" w:hAnsi="Times New Roman" w:cs="Times New Roman"/>
      </w:rPr>
      <w:t>HRM</w:t>
    </w:r>
    <w:r w:rsidRPr="008B69FF">
      <w:rPr>
        <w:rFonts w:ascii="Times New Roman" w:hAnsi="Times New Roman" w:cs="Times New Roman"/>
      </w:rPr>
      <w:t xml:space="preserve"> </w:t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="001C76CC">
      <w:rPr>
        <w:rFonts w:ascii="Times New Roman" w:hAnsi="Times New Roman" w:cs="Times New Roman"/>
      </w:rPr>
      <w:tab/>
    </w:r>
    <w:r w:rsidR="001C76CC">
      <w:rPr>
        <w:rFonts w:ascii="Times New Roman" w:hAnsi="Times New Roman" w:cs="Times New Roman"/>
      </w:rPr>
      <w:tab/>
    </w:r>
    <w:r w:rsidR="001C76CC">
      <w:rPr>
        <w:rFonts w:ascii="Times New Roman" w:hAnsi="Times New Roman" w:cs="Times New Roman"/>
      </w:rPr>
      <w:tab/>
    </w:r>
    <w:r w:rsidR="002A6250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  <w:t xml:space="preserve">      1</w:t>
    </w:r>
  </w:p>
  <w:p w14:paraId="78CCE952" w14:textId="77777777"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qwUAraOp4CwAAAA="/>
  </w:docVars>
  <w:rsids>
    <w:rsidRoot w:val="005C39B5"/>
    <w:rsid w:val="00063882"/>
    <w:rsid w:val="000738DB"/>
    <w:rsid w:val="000A40AE"/>
    <w:rsid w:val="000C6524"/>
    <w:rsid w:val="000D3F41"/>
    <w:rsid w:val="000F6AB7"/>
    <w:rsid w:val="00130A27"/>
    <w:rsid w:val="001C76CC"/>
    <w:rsid w:val="001E4F4F"/>
    <w:rsid w:val="001E73CA"/>
    <w:rsid w:val="002A6250"/>
    <w:rsid w:val="002E7A1A"/>
    <w:rsid w:val="002F170D"/>
    <w:rsid w:val="003079E0"/>
    <w:rsid w:val="003177DF"/>
    <w:rsid w:val="00325707"/>
    <w:rsid w:val="00355DCA"/>
    <w:rsid w:val="00366747"/>
    <w:rsid w:val="00371866"/>
    <w:rsid w:val="003B5824"/>
    <w:rsid w:val="003D3885"/>
    <w:rsid w:val="0042442B"/>
    <w:rsid w:val="00426D70"/>
    <w:rsid w:val="00426FD5"/>
    <w:rsid w:val="0043215F"/>
    <w:rsid w:val="004724D7"/>
    <w:rsid w:val="004907BB"/>
    <w:rsid w:val="004D3736"/>
    <w:rsid w:val="0051485B"/>
    <w:rsid w:val="00514DEF"/>
    <w:rsid w:val="005211E4"/>
    <w:rsid w:val="00550BA0"/>
    <w:rsid w:val="00551A02"/>
    <w:rsid w:val="005534FA"/>
    <w:rsid w:val="0056096C"/>
    <w:rsid w:val="005731A0"/>
    <w:rsid w:val="005772F1"/>
    <w:rsid w:val="00582665"/>
    <w:rsid w:val="005B3A43"/>
    <w:rsid w:val="005B6F3D"/>
    <w:rsid w:val="005C39B5"/>
    <w:rsid w:val="005D3A03"/>
    <w:rsid w:val="00611C06"/>
    <w:rsid w:val="00632CF0"/>
    <w:rsid w:val="006364B8"/>
    <w:rsid w:val="0068032B"/>
    <w:rsid w:val="00692D73"/>
    <w:rsid w:val="00697C2E"/>
    <w:rsid w:val="006E4508"/>
    <w:rsid w:val="00724767"/>
    <w:rsid w:val="0075615E"/>
    <w:rsid w:val="00786144"/>
    <w:rsid w:val="007F064E"/>
    <w:rsid w:val="008002C0"/>
    <w:rsid w:val="008135AB"/>
    <w:rsid w:val="00886ED6"/>
    <w:rsid w:val="008B69FF"/>
    <w:rsid w:val="008C5323"/>
    <w:rsid w:val="008D477A"/>
    <w:rsid w:val="008D60DB"/>
    <w:rsid w:val="008F6BCC"/>
    <w:rsid w:val="00956EB3"/>
    <w:rsid w:val="00994E07"/>
    <w:rsid w:val="009A15B4"/>
    <w:rsid w:val="009A6A3B"/>
    <w:rsid w:val="00A6730E"/>
    <w:rsid w:val="00A70CC5"/>
    <w:rsid w:val="00A7206D"/>
    <w:rsid w:val="00A9547E"/>
    <w:rsid w:val="00AE7D4F"/>
    <w:rsid w:val="00B02434"/>
    <w:rsid w:val="00B151A5"/>
    <w:rsid w:val="00B823AA"/>
    <w:rsid w:val="00B909B7"/>
    <w:rsid w:val="00BA1A7C"/>
    <w:rsid w:val="00BA45DB"/>
    <w:rsid w:val="00BB02B9"/>
    <w:rsid w:val="00BD6A80"/>
    <w:rsid w:val="00BE33B2"/>
    <w:rsid w:val="00BF4184"/>
    <w:rsid w:val="00C0601E"/>
    <w:rsid w:val="00C31D30"/>
    <w:rsid w:val="00C359CB"/>
    <w:rsid w:val="00C763FA"/>
    <w:rsid w:val="00C95C69"/>
    <w:rsid w:val="00CC27D0"/>
    <w:rsid w:val="00CD6E39"/>
    <w:rsid w:val="00CF61C1"/>
    <w:rsid w:val="00CF6E91"/>
    <w:rsid w:val="00CF77B0"/>
    <w:rsid w:val="00D00385"/>
    <w:rsid w:val="00D201B6"/>
    <w:rsid w:val="00D70916"/>
    <w:rsid w:val="00D85B68"/>
    <w:rsid w:val="00D87073"/>
    <w:rsid w:val="00DC01BA"/>
    <w:rsid w:val="00DC4C56"/>
    <w:rsid w:val="00DF16E1"/>
    <w:rsid w:val="00E432A5"/>
    <w:rsid w:val="00E44478"/>
    <w:rsid w:val="00E56282"/>
    <w:rsid w:val="00E6004D"/>
    <w:rsid w:val="00E81978"/>
    <w:rsid w:val="00E960F9"/>
    <w:rsid w:val="00ED2538"/>
    <w:rsid w:val="00ED5C24"/>
    <w:rsid w:val="00EE35C0"/>
    <w:rsid w:val="00EE5314"/>
    <w:rsid w:val="00F160A9"/>
    <w:rsid w:val="00F2151C"/>
    <w:rsid w:val="00F379B7"/>
    <w:rsid w:val="00F41F5B"/>
    <w:rsid w:val="00F525F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0C72ED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18</Words>
  <Characters>3525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6-22T07:17:00Z</dcterms:created>
  <dcterms:modified xsi:type="dcterms:W3CDTF">2019-06-22T07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TbuRoAsr"/&gt;&lt;style id="http://www.zotero.org/styles/apa" locale="en-US" hasBibliography="1" bibliographyStyleHasBeenSet="1"/&gt;&lt;prefs&gt;&lt;pref name="fieldType" value="Field"/&gt;&lt;/prefs&gt;&lt;/data&gt;</vt:lpwstr>
  </property>
</Properties>
</file>